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4CAF74A9" w:rsidR="00B50701" w:rsidRDefault="00B50701">
      <w:r>
        <w:fldChar w:fldCharType="begin" w:fldLock="1"/>
      </w:r>
      <w:r w:rsidR="008C08E5">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Pr="00B50701">
        <w:rPr>
          <w:noProof/>
        </w:rPr>
        <w:t>[</w:t>
      </w:r>
      <w:r w:rsidRPr="00B50701">
        <w:rPr>
          <w:i/>
          <w:noProof/>
        </w:rPr>
        <w:t>Ruano et al.</w:t>
      </w:r>
      <w:r w:rsidRPr="00B50701">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25A24BFC" w:rsidR="00B50701" w:rsidRDefault="008C08E5" w:rsidP="00B50701">
      <w:r>
        <w:fldChar w:fldCharType="begin" w:fldLock="1"/>
      </w:r>
      <w:r w:rsidR="00F44BF9">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Pr="008C08E5">
        <w:rPr>
          <w:noProof/>
        </w:rPr>
        <w:t>[</w:t>
      </w:r>
      <w:r w:rsidRPr="008C08E5">
        <w:rPr>
          <w:i/>
          <w:noProof/>
        </w:rPr>
        <w:t>Shirzaei et al.</w:t>
      </w:r>
      <w:r w:rsidRPr="008C08E5">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4431F4B4" w:rsidR="001C1ED1" w:rsidRDefault="00F44BF9" w:rsidP="00B50701">
      <w:r>
        <w:fldChar w:fldCharType="begin" w:fldLock="1"/>
      </w:r>
      <w:r>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 "properties" : { "noteIndex" : 0 }, "schema" : "https://github.com/citation-style-language/schema/raw/master/csl-citation.json" }</w:instrText>
      </w:r>
      <w:r>
        <w:fldChar w:fldCharType="separate"/>
      </w:r>
      <w:r w:rsidRPr="00F44BF9">
        <w:rPr>
          <w:noProof/>
        </w:rPr>
        <w:t>[</w:t>
      </w:r>
      <w:r w:rsidRPr="00F44BF9">
        <w:rPr>
          <w:i/>
          <w:noProof/>
        </w:rPr>
        <w:t>Levander et al.</w:t>
      </w:r>
      <w:r w:rsidRPr="00F44BF9">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bookmarkStart w:id="0" w:name="_GoBack"/>
      <w:bookmarkEnd w:id="0"/>
    </w:p>
    <w:p w14:paraId="2C2D822C" w14:textId="77777777" w:rsidR="001C1ED1" w:rsidRDefault="001C1ED1" w:rsidP="00B50701"/>
    <w:p w14:paraId="68E79139" w14:textId="77777777" w:rsidR="001C1ED1" w:rsidRDefault="001C1ED1" w:rsidP="00B50701"/>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25C1B"/>
    <w:rsid w:val="00094E22"/>
    <w:rsid w:val="001228C1"/>
    <w:rsid w:val="001C1ED1"/>
    <w:rsid w:val="0028094F"/>
    <w:rsid w:val="002E0129"/>
    <w:rsid w:val="00310C45"/>
    <w:rsid w:val="00377555"/>
    <w:rsid w:val="00463781"/>
    <w:rsid w:val="0050345A"/>
    <w:rsid w:val="00643A10"/>
    <w:rsid w:val="006D4323"/>
    <w:rsid w:val="006F60B2"/>
    <w:rsid w:val="0070150D"/>
    <w:rsid w:val="008C08E5"/>
    <w:rsid w:val="00926A18"/>
    <w:rsid w:val="0095192E"/>
    <w:rsid w:val="009E1805"/>
    <w:rsid w:val="00A3597C"/>
    <w:rsid w:val="00AE229F"/>
    <w:rsid w:val="00B50701"/>
    <w:rsid w:val="00CA009D"/>
    <w:rsid w:val="00DC14FD"/>
    <w:rsid w:val="00E872B0"/>
    <w:rsid w:val="00EC2E25"/>
    <w:rsid w:val="00F44BF9"/>
    <w:rsid w:val="00F4589A"/>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9</TotalTime>
  <Pages>2</Pages>
  <Words>1887</Words>
  <Characters>10762</Characters>
  <Application>Microsoft Macintosh Word</Application>
  <DocSecurity>0</DocSecurity>
  <Lines>89</Lines>
  <Paragraphs>25</Paragraphs>
  <ScaleCrop>false</ScaleCrop>
  <Company>UC Berkeley</Company>
  <LinksUpToDate>false</LinksUpToDate>
  <CharactersWithSpaces>126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5</cp:revision>
  <dcterms:created xsi:type="dcterms:W3CDTF">2017-01-02T19:00:00Z</dcterms:created>
  <dcterms:modified xsi:type="dcterms:W3CDTF">2017-01-14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